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7777777"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Assessing Transit Accessibility Unrelia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4E9885A9"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84FAB" w:rsidRPr="00684FAB">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xml:space="preserve">. </w:t>
      </w:r>
      <w:r w:rsidR="00DB7396">
        <w:rPr>
          <w:rFonts w:ascii="Times New Roman" w:hAnsi="Times New Roman" w:cs="Times New Roman"/>
          <w:sz w:val="24"/>
        </w:rPr>
        <w:t>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1CF73069" w14:textId="17217BC7" w:rsidR="003A4C0B" w:rsidRDefault="00F72B06" w:rsidP="006C1B92">
      <w:pPr>
        <w:rPr>
          <w:rFonts w:ascii="Times New Roman" w:hAnsi="Times New Roman" w:cs="Times New Roman"/>
          <w:sz w:val="24"/>
        </w:rPr>
      </w:pPr>
      <w:r>
        <w:rPr>
          <w:rFonts w:ascii="Times New Roman" w:hAnsi="Times New Roman" w:cs="Times New Roman"/>
          <w:sz w:val="24"/>
        </w:rPr>
        <w:t xml:space="preserve">The main data source of this paper will be general transit feed specification (GTFS) data, which can be moreover categorized into GTFS static and GTFS real-time data. </w:t>
      </w:r>
      <w:r w:rsidR="00017EAB">
        <w:rPr>
          <w:rFonts w:ascii="Times New Roman" w:hAnsi="Times New Roman" w:cs="Times New Roman"/>
          <w:sz w:val="24"/>
        </w:rPr>
        <w:t>GTFS static</w:t>
      </w:r>
      <w:r w:rsidR="00A022C1">
        <w:rPr>
          <w:rFonts w:ascii="Times New Roman" w:hAnsi="Times New Roman" w:cs="Times New Roman"/>
          <w:sz w:val="24"/>
        </w:rPr>
        <w:t xml:space="preserve"> is the de facto </w:t>
      </w:r>
    </w:p>
    <w:p w14:paraId="3B40B3DF" w14:textId="77777777" w:rsidR="003A4C0B" w:rsidRDefault="003A4C0B" w:rsidP="006C1B92">
      <w:pPr>
        <w:rPr>
          <w:rFonts w:ascii="Times New Roman" w:hAnsi="Times New Roman" w:cs="Times New Roman"/>
          <w:sz w:val="24"/>
        </w:rPr>
      </w:pPr>
    </w:p>
    <w:p w14:paraId="12DB0338" w14:textId="5208EB88" w:rsidR="006C1B92" w:rsidRPr="006C1B92" w:rsidRDefault="006C1B92" w:rsidP="006C1B92">
      <w:pPr>
        <w:rPr>
          <w:rFonts w:ascii="Times New Roman" w:hAnsi="Times New Roman" w:cs="Times New Roman"/>
          <w:sz w:val="24"/>
        </w:rPr>
      </w:pPr>
      <w:r w:rsidRPr="006C1B92">
        <w:rPr>
          <w:rFonts w:ascii="Times New Roman" w:hAnsi="Times New Roman" w:cs="Times New Roman"/>
          <w:sz w:val="24"/>
        </w:rPr>
        <w:t xml:space="preserve">Space-time prism is a well-established time geography method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sidR="00AB1BBB">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p>
    <w:p w14:paraId="005564FB" w14:textId="642FA508" w:rsidR="006C1B92" w:rsidRPr="006C1B92" w:rsidRDefault="006C1B92" w:rsidP="006C1B92">
      <w:pPr>
        <w:rPr>
          <w:rFonts w:ascii="Times New Roman" w:hAnsi="Times New Roman" w:cs="Times New Roman"/>
          <w:sz w:val="24"/>
        </w:rPr>
      </w:pPr>
    </w:p>
    <w:sectPr w:rsidR="006C1B92" w:rsidRPr="006C1B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DDA6D" w14:textId="77777777" w:rsidR="00975624" w:rsidRDefault="00975624">
      <w:pPr>
        <w:spacing w:after="0" w:line="240" w:lineRule="auto"/>
      </w:pPr>
      <w:r>
        <w:separator/>
      </w:r>
    </w:p>
  </w:endnote>
  <w:endnote w:type="continuationSeparator" w:id="0">
    <w:p w14:paraId="0A98CE42" w14:textId="77777777" w:rsidR="00975624" w:rsidRDefault="00975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6B8E3" w14:textId="77777777" w:rsidR="00975624" w:rsidRDefault="00975624">
      <w:pPr>
        <w:spacing w:after="0" w:line="240" w:lineRule="auto"/>
      </w:pPr>
      <w:r>
        <w:separator/>
      </w:r>
    </w:p>
  </w:footnote>
  <w:footnote w:type="continuationSeparator" w:id="0">
    <w:p w14:paraId="7065AEB2" w14:textId="77777777" w:rsidR="00975624" w:rsidRDefault="009756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17EAB"/>
    <w:rsid w:val="00033300"/>
    <w:rsid w:val="00091B6E"/>
    <w:rsid w:val="000A15A9"/>
    <w:rsid w:val="000F46D9"/>
    <w:rsid w:val="000F5437"/>
    <w:rsid w:val="00120B7F"/>
    <w:rsid w:val="001738D3"/>
    <w:rsid w:val="0021133F"/>
    <w:rsid w:val="00212055"/>
    <w:rsid w:val="002403A3"/>
    <w:rsid w:val="002C196A"/>
    <w:rsid w:val="003026D4"/>
    <w:rsid w:val="00373180"/>
    <w:rsid w:val="003A4C0B"/>
    <w:rsid w:val="003D5DAE"/>
    <w:rsid w:val="003E38F9"/>
    <w:rsid w:val="003F509C"/>
    <w:rsid w:val="003F60A1"/>
    <w:rsid w:val="00415389"/>
    <w:rsid w:val="00421E17"/>
    <w:rsid w:val="00424114"/>
    <w:rsid w:val="004E149F"/>
    <w:rsid w:val="004F1C5D"/>
    <w:rsid w:val="004F2985"/>
    <w:rsid w:val="00522A06"/>
    <w:rsid w:val="00597679"/>
    <w:rsid w:val="006043E3"/>
    <w:rsid w:val="006211BB"/>
    <w:rsid w:val="006253EF"/>
    <w:rsid w:val="006475CF"/>
    <w:rsid w:val="00684FAB"/>
    <w:rsid w:val="006865C9"/>
    <w:rsid w:val="00697B8F"/>
    <w:rsid w:val="006C1B92"/>
    <w:rsid w:val="006C4E92"/>
    <w:rsid w:val="006C7420"/>
    <w:rsid w:val="006D0DA2"/>
    <w:rsid w:val="00722DE6"/>
    <w:rsid w:val="00726271"/>
    <w:rsid w:val="007A7807"/>
    <w:rsid w:val="007B697F"/>
    <w:rsid w:val="007C0B21"/>
    <w:rsid w:val="007C30F1"/>
    <w:rsid w:val="007C7BF7"/>
    <w:rsid w:val="008325ED"/>
    <w:rsid w:val="00844980"/>
    <w:rsid w:val="008515F1"/>
    <w:rsid w:val="008835E4"/>
    <w:rsid w:val="008B5FBD"/>
    <w:rsid w:val="00975624"/>
    <w:rsid w:val="00991D1D"/>
    <w:rsid w:val="00A022C1"/>
    <w:rsid w:val="00A10C4C"/>
    <w:rsid w:val="00A11477"/>
    <w:rsid w:val="00AB1BBB"/>
    <w:rsid w:val="00BF3D22"/>
    <w:rsid w:val="00C01083"/>
    <w:rsid w:val="00C01D2A"/>
    <w:rsid w:val="00CB0368"/>
    <w:rsid w:val="00CC4195"/>
    <w:rsid w:val="00D562F0"/>
    <w:rsid w:val="00DB0AB4"/>
    <w:rsid w:val="00DB7396"/>
    <w:rsid w:val="00DD64FA"/>
    <w:rsid w:val="00DF6B8D"/>
    <w:rsid w:val="00E446FE"/>
    <w:rsid w:val="00E93B77"/>
    <w:rsid w:val="00EB1B29"/>
    <w:rsid w:val="00EB36E0"/>
    <w:rsid w:val="00F06C9D"/>
    <w:rsid w:val="00F223B1"/>
    <w:rsid w:val="00F61169"/>
    <w:rsid w:val="00F72B06"/>
    <w:rsid w:val="00F805EA"/>
    <w:rsid w:val="00FB02A7"/>
    <w:rsid w:val="00FC1973"/>
    <w:rsid w:val="00FE61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7</TotalTime>
  <Pages>3</Pages>
  <Words>2436</Words>
  <Characters>1388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6</cp:revision>
  <dcterms:created xsi:type="dcterms:W3CDTF">2021-06-22T14:57:00Z</dcterms:created>
  <dcterms:modified xsi:type="dcterms:W3CDTF">2021-06-24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